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9"/>
          <w:footerReference w:type="default" r:id="rId10"/>
          <w:footerReference w:type="first" r:id="rId11"/>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829B8FA"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2E34B13"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DF53BF">
      <w:pPr>
        <w:ind w:firstLine="851"/>
        <w:rPr>
          <w:rFonts w:cs="Times New Roman"/>
          <w:szCs w:val="24"/>
        </w:rPr>
      </w:pPr>
      <w:r>
        <w:rPr>
          <w:rFonts w:cs="Times New Roman"/>
          <w:szCs w:val="24"/>
        </w:rPr>
        <w:t xml:space="preserve">Panjangnya proses pengajuan </w:t>
      </w:r>
      <w:r w:rsidR="00DF53BF">
        <w:rPr>
          <w:rFonts w:cs="Times New Roman"/>
          <w:szCs w:val="24"/>
        </w:rPr>
        <w:t>penerbitan dokumen administrasi kependudukan sudah menjadi masalah warisan sejak jaman dahulu. Bahkan hal ini diperparah dengan oknum-oknum petugas catatan sipil yang menjadikan masalah ini sebagai ladang pemasukan tambahan sehingga banyak pengajuan dokumen yang terlambat bahkan tidak terurus. Tujuan penelitian ini adalah untuk menyederhanakan proses pengajuan dokuman administrasi kependudukan. Penelitian ini menggunakan metode pengembangan waterfall. Sumber data yang digunakan adalah data yang dikumpulkan secara langsung di lapangan.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0911810"/>
      <w:r>
        <w:lastRenderedPageBreak/>
        <w:t>DAFTAR ISI</w:t>
      </w:r>
      <w:bookmarkEnd w:id="13"/>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C97413"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C97413"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C97413"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C97413"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C97413"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C97413"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C97413"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C97413"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C97413"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C97413"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C97413"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C97413"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C97413"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C97413"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C97413"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C97413"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C97413"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C97413"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C97413"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C97413"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C97413"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C97413"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C97413"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C97413"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C97413"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C97413"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C97413"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C97413"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C97413"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C97413"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C97413"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C97413"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C97413"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C97413"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C97413"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C97413"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C97413"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C97413"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C97413"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C97413"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C97413"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C9741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C97413"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C97413"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C97413"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4" w:name="_Toc60911811"/>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C97413">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C97413"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C97413">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C97413">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C97413">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C97413">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C97413">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C97413">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C97413">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C97413">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C97413">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C97413">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5" w:name="_Toc60911813"/>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C97413">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C97413">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C97413">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C97413">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C97413">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C97413">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C97413">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C97413">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C97413">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C97413">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C97413">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C97413">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C97413">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C97413">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C97413">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911815"/>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56C532D1"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911816"/>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04697F69" w:rsidR="00AF61D4" w:rsidRPr="00CD4BBA"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en-US"/>
        </w:rPr>
        <w:lastRenderedPageBreak/>
        <w:t>Bagaimana proses kegiatan magang dan implementasi pengetahuan saat kuliah dapat diterapkan dalam proses kegiatan magang di Dinas Komunikasi dan Informatika Kabupaten Gianyar?</w:t>
      </w:r>
    </w:p>
    <w:p w14:paraId="2E13F62C" w14:textId="4100BAC7"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r w:rsidR="00797BE0">
        <w:rPr>
          <w:rFonts w:eastAsia="Times New Roman" w:cs="Times New Roman"/>
          <w:lang w:val="en-US"/>
        </w:rPr>
        <w:t>?</w:t>
      </w:r>
    </w:p>
    <w:p w14:paraId="4ED7C1D0" w14:textId="540A2EFF" w:rsidR="00AF61D4"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 xml:space="preserve">Bagaimana </w:t>
      </w:r>
      <w:r>
        <w:rPr>
          <w:rFonts w:eastAsia="Times New Roman" w:cs="Times New Roman"/>
          <w:lang w:val="en-US"/>
        </w:rPr>
        <w:t>proses pengembangan Aplikasi SIDILAN?</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911817"/>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5ADD573F"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w:t>
      </w:r>
      <w:r w:rsidR="00797BE0">
        <w:rPr>
          <w:rFonts w:eastAsia="Times New Roman" w:cs="Times New Roman"/>
          <w:lang w:val="id-ID"/>
        </w:rPr>
        <w:t xml:space="preserve">a </w:t>
      </w:r>
      <w:r w:rsidR="00797BE0">
        <w:rPr>
          <w:rFonts w:eastAsia="Times New Roman" w:cs="Times New Roman"/>
          <w:lang w:val="en-US"/>
        </w:rPr>
        <w:t>proses kegiatan magang dan implementasi pengatahuan saat kuliah dapat diterapkan dalam proses kegiatan magang di Dinas Komunikasi dan Informatika Kabupaten Gianyar.</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38A901A1" w:rsidR="001512E2" w:rsidRPr="00CD4BBA" w:rsidRDefault="00797BE0"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Memahami bagaimana proses pengambangan Aplikasi SIDILAN</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0911818"/>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0911819"/>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0911820"/>
      <w:r w:rsidRPr="66309B5A">
        <w:rPr>
          <w:rFonts w:eastAsia="Times New Roman" w:cs="Times New Roman"/>
          <w:lang w:val="id-ID"/>
        </w:rPr>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2"/>
      <w:r w:rsidRPr="66309B5A">
        <w:rPr>
          <w:rFonts w:eastAsia="Times New Roman" w:cs="Times New Roman"/>
          <w:lang w:val="id-ID"/>
        </w:rPr>
        <w:lastRenderedPageBreak/>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0911823"/>
      <w:r w:rsidRPr="66309B5A">
        <w:rPr>
          <w:rFonts w:eastAsia="Times New Roman" w:cs="Times New Roman"/>
          <w:szCs w:val="24"/>
          <w:lang w:val="id-ID"/>
        </w:rPr>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2"/>
          <w:footerReference w:type="default" r:id="rId13"/>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8" w:name="_Toc60911824"/>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60911825"/>
      <w:bookmarkStart w:id="40" w:name="_Toc50499334"/>
      <w:r>
        <w:t>State of the Art</w:t>
      </w:r>
      <w:bookmarkEnd w:id="39"/>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kemajuan </w:t>
      </w:r>
      <w:r>
        <w:lastRenderedPageBreak/>
        <w:t>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Juliansa, 2019). Aplikasi ini dapat melayani proses pembuatan surat pengantar </w:t>
      </w:r>
      <w:r w:rsidRPr="004D79AB">
        <w:lastRenderedPageBreak/>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0911826"/>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0911827"/>
      <w:r>
        <w:lastRenderedPageBreak/>
        <w:t>Pemrograman Web</w:t>
      </w:r>
      <w:bookmarkEnd w:id="42"/>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0911828"/>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0911829"/>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5" w:name="_Toc60911830"/>
      <w:r w:rsidRPr="00020B33">
        <w:t>Model</w:t>
      </w:r>
      <w:bookmarkEnd w:id="45"/>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w:t>
      </w:r>
      <w:r>
        <w:rPr>
          <w:rFonts w:cs="Times New Roman"/>
          <w:szCs w:val="24"/>
        </w:rPr>
        <w:lastRenderedPageBreak/>
        <w:t xml:space="preserve">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0911831"/>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0911832"/>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0911833"/>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w:t>
      </w:r>
      <w:r>
        <w:rPr>
          <w:rFonts w:cs="Times New Roman"/>
          <w:szCs w:val="24"/>
        </w:rPr>
        <w:lastRenderedPageBreak/>
        <w:t xml:space="preserve">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008"/>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lastRenderedPageBreak/>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0911835"/>
      <w:r>
        <w:t>PHP</w:t>
      </w:r>
      <w:bookmarkEnd w:id="52"/>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4C552E36" w14:textId="51E3CFC6" w:rsidR="00BA5AA1" w:rsidRDefault="00BA5AA1" w:rsidP="00BA5AA1">
      <w:pPr>
        <w:pStyle w:val="Heading2"/>
        <w:numPr>
          <w:ilvl w:val="1"/>
          <w:numId w:val="36"/>
        </w:numPr>
        <w:ind w:left="851" w:hanging="851"/>
      </w:pPr>
      <w:r>
        <w:t>Enterprise Resource Planning</w:t>
      </w:r>
    </w:p>
    <w:p w14:paraId="1E03F6FB" w14:textId="38DEA380" w:rsidR="002266A2" w:rsidRDefault="002266A2" w:rsidP="00D25F39">
      <w:pPr>
        <w:ind w:firstLine="851"/>
      </w:pPr>
      <w:r>
        <w:t>ERP (</w:t>
      </w:r>
      <w:r w:rsidRPr="002266A2">
        <w:rPr>
          <w:i/>
        </w:rPr>
        <w:t>Enterprise Resource Planning</w:t>
      </w:r>
      <w:r>
        <w:t xml:space="preserve">) adalah sebuah konsep untuk merencanakan dan mengelola sumber daya perusahaan meliputi dana, manusia, </w:t>
      </w:r>
      <w:r>
        <w:lastRenderedPageBreak/>
        <w:t>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ERP berfungsi mengintegrasikan proses-proses penciptaan produk atau jasa perusahaan, mulai dari pemesanan bahan-bahan mentah dan fasilitas produksi sampai dengan terciptanya produk jadi yang si</w:t>
      </w:r>
      <w:r w:rsidR="00D25F39">
        <w:t>ap ditawarkan kepada pelanggan.</w:t>
      </w:r>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r>
        <w:t>Multi Channel Access</w:t>
      </w:r>
    </w:p>
    <w:p w14:paraId="79DDA668" w14:textId="7A8D70C2" w:rsidR="00EB3F7A" w:rsidRDefault="00EB3F7A" w:rsidP="00EB3F7A">
      <w:pPr>
        <w:ind w:firstLine="851"/>
      </w:pPr>
      <w:r>
        <w:t>MCA (</w:t>
      </w:r>
      <w:r>
        <w:rPr>
          <w:i/>
        </w:rPr>
        <w:t>Multi Channel Access</w:t>
      </w:r>
      <w:r w:rsidR="009C3DEC">
        <w:t>) adalah sebuah model perluasan</w:t>
      </w:r>
      <w:r w:rsidR="006B10D9">
        <w:t xml:space="preserve"> akses untuk sebuah sistem eksisting. Ada beberapa cara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r>
        <w:t>System Administration</w:t>
      </w:r>
      <w:r w:rsidR="009C3DEC">
        <w:t xml:space="preserve"> </w:t>
      </w:r>
    </w:p>
    <w:p w14:paraId="35764D12" w14:textId="4B1F0EB3" w:rsidR="009C3DEC" w:rsidRDefault="009C3DEC" w:rsidP="009C3DEC">
      <w:pPr>
        <w:ind w:firstLine="851"/>
      </w:pPr>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 xml:space="preserve">. Tujuannya adalah untuk memastikan sistem tersebut berjalan secara efektif dan efisien. Bidang-bidang yang </w:t>
      </w:r>
      <w:r w:rsidR="00431874">
        <w:t>berkaitan dengan system administration yaitu diantaranya DBA(</w:t>
      </w:r>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
    <w:p w14:paraId="74C92C67" w14:textId="77777777" w:rsidR="009C3DEC" w:rsidRPr="009C3DEC" w:rsidRDefault="009C3DEC" w:rsidP="009C3DEC">
      <w:pPr>
        <w:ind w:firstLine="851"/>
        <w:sectPr w:rsidR="009C3DEC"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3" w:name="_Toc60911836"/>
      <w:r>
        <w:rPr>
          <w:lang w:val="id-ID"/>
        </w:rPr>
        <w:lastRenderedPageBreak/>
        <w:t>BAB III</w:t>
      </w:r>
      <w:r>
        <w:br/>
      </w:r>
      <w:r w:rsidRPr="001F49B6">
        <w:t>PROFIL PERUSAHAAN</w:t>
      </w:r>
      <w:bookmarkEnd w:id="40"/>
      <w:bookmarkEnd w:id="53"/>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4" w:name="_Toc60911837"/>
      <w:r>
        <w:t>Profil Perusahaan</w:t>
      </w:r>
      <w:bookmarkEnd w:id="54"/>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008"/>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5" w:name="_Toc42811814"/>
      <w:bookmarkStart w:id="56" w:name="_Toc50297124"/>
      <w:bookmarkStart w:id="57" w:name="_Toc60697064"/>
      <w:bookmarkStart w:id="58"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5"/>
      <w:bookmarkEnd w:id="56"/>
      <w:bookmarkEnd w:id="57"/>
      <w:bookmarkEnd w:id="58"/>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59" w:name="_Toc60911838"/>
      <w:bookmarkStart w:id="60" w:name="_Toc50499335"/>
      <w:r w:rsidRPr="0044542D">
        <w:rPr>
          <w:rFonts w:cs="Times New Roman"/>
        </w:rPr>
        <w:lastRenderedPageBreak/>
        <w:t>Visi Misi</w:t>
      </w:r>
      <w:bookmarkEnd w:id="59"/>
      <w:r w:rsidRPr="0044542D">
        <w:rPr>
          <w:rFonts w:cs="Times New Roman"/>
        </w:rPr>
        <w:t xml:space="preserve"> </w:t>
      </w:r>
      <w:bookmarkEnd w:id="60"/>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1" w:name="_Toc50499336"/>
      <w:r w:rsidRPr="002612B8">
        <w:rPr>
          <w:rFonts w:cs="Times New Roman"/>
        </w:rPr>
        <w:t>Visi</w:t>
      </w:r>
      <w:bookmarkEnd w:id="61"/>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2" w:name="_Toc50499337"/>
      <w:r w:rsidRPr="002612B8">
        <w:t>Misi</w:t>
      </w:r>
      <w:bookmarkEnd w:id="62"/>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3" w:name="_Toc50499338"/>
      <w:bookmarkStart w:id="64" w:name="_Toc60911839"/>
      <w:r w:rsidRPr="00BA47B6">
        <w:rPr>
          <w:rFonts w:cs="Times New Roman"/>
        </w:rPr>
        <w:t>Struktur Organisasi</w:t>
      </w:r>
      <w:bookmarkEnd w:id="63"/>
      <w:bookmarkEnd w:id="64"/>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013"/>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5" w:name="_Toc50297125"/>
      <w:bookmarkStart w:id="66" w:name="_Toc60697065"/>
      <w:bookmarkStart w:id="67"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5"/>
      <w:bookmarkEnd w:id="66"/>
      <w:bookmarkEnd w:id="67"/>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8" w:name="_Toc60911840"/>
      <w:r>
        <w:lastRenderedPageBreak/>
        <w:t>BAB IV</w:t>
      </w:r>
      <w:r>
        <w:br/>
      </w:r>
      <w:r w:rsidRPr="00766FB3">
        <w:t>METODOLOGI MAGANG INDUSTRI TI</w:t>
      </w:r>
      <w:bookmarkEnd w:id="68"/>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69" w:name="_Toc59111507"/>
      <w:bookmarkStart w:id="70" w:name="_Toc60911841"/>
      <w:r>
        <w:t>Data</w:t>
      </w:r>
      <w:bookmarkEnd w:id="69"/>
      <w:bookmarkEnd w:id="70"/>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1" w:name="_Toc59111508"/>
      <w:bookmarkStart w:id="72" w:name="_Toc60911842"/>
      <w:r>
        <w:rPr>
          <w:rFonts w:cs="Times New Roman"/>
        </w:rPr>
        <w:t>Sumber Data</w:t>
      </w:r>
      <w:bookmarkEnd w:id="71"/>
      <w:bookmarkEnd w:id="72"/>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3" w:name="_Toc59111509"/>
      <w:bookmarkStart w:id="74" w:name="_Toc60911843"/>
      <w:r>
        <w:rPr>
          <w:rFonts w:cs="Times New Roman"/>
        </w:rPr>
        <w:t>Jenis Data</w:t>
      </w:r>
      <w:bookmarkEnd w:id="73"/>
      <w:bookmarkEnd w:id="74"/>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5" w:name="_Toc59111510"/>
      <w:bookmarkStart w:id="76" w:name="_Toc60911844"/>
      <w:r>
        <w:rPr>
          <w:rFonts w:cs="Times New Roman"/>
        </w:rPr>
        <w:t>Metode Pengumpulan Data</w:t>
      </w:r>
      <w:bookmarkEnd w:id="75"/>
      <w:bookmarkEnd w:id="76"/>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7" w:name="_Toc59111511"/>
      <w:bookmarkStart w:id="78" w:name="_Toc60911845"/>
      <w:r>
        <w:t>Metode Penelitian</w:t>
      </w:r>
      <w:bookmarkEnd w:id="77"/>
      <w:bookmarkEnd w:id="78"/>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79" w:name="_Gambar_3.1_Metode"/>
      <w:bookmarkStart w:id="80" w:name="_Toc56436871"/>
      <w:bookmarkStart w:id="81" w:name="_Toc59110965"/>
      <w:bookmarkStart w:id="82" w:name="_Toc60911982"/>
      <w:bookmarkEnd w:id="79"/>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0"/>
      <w:bookmarkEnd w:id="81"/>
      <w:bookmarkEnd w:id="82"/>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3" w:name="_Toc59111512"/>
      <w:bookmarkStart w:id="84" w:name="_Toc60911846"/>
      <w:r w:rsidRPr="00856867">
        <w:rPr>
          <w:rFonts w:cs="Times New Roman"/>
        </w:rPr>
        <w:lastRenderedPageBreak/>
        <w:t>Requirements Analysis and Definition</w:t>
      </w:r>
      <w:bookmarkEnd w:id="83"/>
      <w:bookmarkEnd w:id="84"/>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5" w:name="_Toc59111513"/>
      <w:bookmarkStart w:id="86" w:name="_Toc60911847"/>
      <w:r w:rsidRPr="00856867">
        <w:rPr>
          <w:rFonts w:cs="Times New Roman"/>
        </w:rPr>
        <w:t>System and Software Design</w:t>
      </w:r>
      <w:bookmarkEnd w:id="85"/>
      <w:bookmarkEnd w:id="86"/>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7" w:name="_Toc59111514"/>
      <w:bookmarkStart w:id="88" w:name="_Toc60911848"/>
      <w:r w:rsidRPr="00856867">
        <w:rPr>
          <w:iCs/>
          <w:color w:val="1A1818"/>
        </w:rPr>
        <w:t>Implementation and Unit Testing</w:t>
      </w:r>
      <w:bookmarkEnd w:id="87"/>
      <w:bookmarkEnd w:id="88"/>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89" w:name="_Toc59111515"/>
      <w:bookmarkStart w:id="90" w:name="_Toc60911849"/>
      <w:r w:rsidRPr="00856867">
        <w:rPr>
          <w:color w:val="000000" w:themeColor="text1"/>
        </w:rPr>
        <w:t>Integration and System Testing</w:t>
      </w:r>
      <w:bookmarkEnd w:id="89"/>
      <w:bookmarkEnd w:id="90"/>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1" w:name="_Toc59111516"/>
      <w:bookmarkStart w:id="92" w:name="_Toc60911850"/>
      <w:r w:rsidRPr="00856867">
        <w:rPr>
          <w:color w:val="000000" w:themeColor="text1"/>
        </w:rPr>
        <w:lastRenderedPageBreak/>
        <w:t>Operation and Maintenance</w:t>
      </w:r>
      <w:bookmarkEnd w:id="91"/>
      <w:bookmarkEnd w:id="92"/>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3" w:name="_Toc59111523"/>
      <w:bookmarkStart w:id="94" w:name="_Toc60911851"/>
      <w:r w:rsidRPr="009316EB">
        <w:t>Rancangan Basis Data</w:t>
      </w:r>
      <w:bookmarkEnd w:id="93"/>
      <w:bookmarkEnd w:id="94"/>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5" w:name="_Toc59111524"/>
      <w:bookmarkStart w:id="96" w:name="_Toc60911852"/>
      <w:r>
        <w:rPr>
          <w:rFonts w:cs="Times New Roman"/>
        </w:rPr>
        <w:t>Implementasi Basis Data</w:t>
      </w:r>
      <w:bookmarkEnd w:id="95"/>
      <w:bookmarkEnd w:id="96"/>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7" w:name="_Toc56436884"/>
      <w:bookmarkStart w:id="98" w:name="_Toc59110978"/>
      <w:bookmarkStart w:id="99"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7"/>
      <w:bookmarkEnd w:id="98"/>
      <w:bookmarkEnd w:id="99"/>
    </w:p>
    <w:p w14:paraId="126D1285" w14:textId="31B4121B" w:rsidR="005D2B66" w:rsidRDefault="00570686" w:rsidP="000673FE">
      <w:pPr>
        <w:ind w:firstLine="851"/>
        <w:rPr>
          <w:szCs w:val="24"/>
        </w:rPr>
      </w:pPr>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0" w:name="_Toc60911853"/>
      <w:r>
        <w:lastRenderedPageBreak/>
        <w:t xml:space="preserve">BAB </w:t>
      </w:r>
      <w:r w:rsidR="00F74353">
        <w:rPr>
          <w:lang w:val="id-ID"/>
        </w:rPr>
        <w:t>V</w:t>
      </w:r>
      <w:r w:rsidR="007A6667">
        <w:br/>
        <w:t>HASIL DAN PEMBAHASAN</w:t>
      </w:r>
      <w:bookmarkEnd w:id="100"/>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1" w:name="_Toc60911854"/>
      <w:r>
        <w:rPr>
          <w:rFonts w:eastAsia="Times New Roman" w:cs="Times New Roman"/>
          <w:szCs w:val="24"/>
        </w:rPr>
        <w:t>Modul Capil</w:t>
      </w:r>
      <w:bookmarkEnd w:id="101"/>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2" w:name="_Toc60911855"/>
      <w:r>
        <w:rPr>
          <w:rFonts w:eastAsia="Times New Roman"/>
        </w:rPr>
        <w:t>Melihat Pengajuan</w:t>
      </w:r>
      <w:bookmarkEnd w:id="102"/>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008"/>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lastRenderedPageBreak/>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3"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3"/>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008"/>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lastRenderedPageBreak/>
              <w:t xml:space="preserve">                        -&gt;join('ref_status_pengajuan', '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lastRenderedPageBreak/>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4"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4"/>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008"/>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lastRenderedPageBreak/>
              <w:t xml:space="preserve">                'url' =&gt; 'capil/pengajuan/penerbitan-kk-baru',</w:t>
            </w:r>
          </w:p>
          <w:p w14:paraId="4EB9DFD2" w14:textId="77777777" w:rsidR="00270885" w:rsidRDefault="00270885" w:rsidP="00270885">
            <w:pPr>
              <w:pStyle w:val="KodeProgram"/>
            </w:pPr>
            <w:r>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5"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5"/>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008"/>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lastRenderedPageBreak/>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lastRenderedPageBreak/>
              <w:t xml:space="preserve">            )</w:t>
            </w:r>
          </w:p>
          <w:p w14:paraId="49BDA883" w14:textId="77777777" w:rsidR="006D67F4" w:rsidRDefault="006D67F4" w:rsidP="006D67F4">
            <w:pPr>
              <w:pStyle w:val="KodeProgram"/>
            </w:pPr>
            <w:r>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6"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6"/>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7" w:name="_Toc60911856"/>
      <w:r>
        <w:rPr>
          <w:rFonts w:eastAsia="Times New Roman"/>
        </w:rPr>
        <w:t>Melakukan Perubahan Status</w:t>
      </w:r>
      <w:bookmarkEnd w:id="107"/>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008"/>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8"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08"/>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008"/>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09"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09"/>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008"/>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0"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0"/>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008"/>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1"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1"/>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2" w:name="_Toc60911857"/>
      <w:r>
        <w:t>Hasil</w:t>
      </w:r>
      <w:bookmarkEnd w:id="112"/>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008"/>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3"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3"/>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008"/>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4"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4"/>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008"/>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5"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5"/>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008"/>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6"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6"/>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008"/>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7"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7"/>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008"/>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8"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8"/>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008"/>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19"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19"/>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0" w:name="_Toc60911858"/>
      <w:r>
        <w:rPr>
          <w:rFonts w:eastAsia="Times New Roman" w:cs="Times New Roman"/>
          <w:szCs w:val="24"/>
        </w:rPr>
        <w:t>Modul Masyarakat</w:t>
      </w:r>
      <w:bookmarkEnd w:id="120"/>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1" w:name="_Toc60911859"/>
      <w:r>
        <w:t>Melihat Pengajuan</w:t>
      </w:r>
      <w:bookmarkEnd w:id="121"/>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008"/>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2"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2"/>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008"/>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3"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3"/>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4" w:name="_Toc60911860"/>
      <w:r>
        <w:lastRenderedPageBreak/>
        <w:t>Membuat Pengajuan Penerbitan KK Baru</w:t>
      </w:r>
      <w:bookmarkEnd w:id="124"/>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008"/>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t xml:space="preserve">                'detail_f101_akta_lahir_id'                 =&gt; $detail_f101['kepemilikan_akta_lahir'],</w:t>
            </w:r>
          </w:p>
          <w:p w14:paraId="3B0558C5" w14:textId="77777777" w:rsidR="009A01FF" w:rsidRDefault="009A01FF" w:rsidP="009A01FF">
            <w:pPr>
              <w:pStyle w:val="KodeProgram"/>
            </w:pPr>
            <w:r>
              <w:lastRenderedPageBreak/>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5"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5"/>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008"/>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6"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6"/>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7" w:name="_Toc60911861"/>
      <w:r>
        <w:t>Membuat Pengajuan Penerbitan KTP Baru</w:t>
      </w:r>
      <w:bookmarkEnd w:id="127"/>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008"/>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lastRenderedPageBreak/>
              <w:t xml:space="preserve">        $this-&gt;upload-&gt;initialize($this-&gt;upload_config($file, $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8"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28"/>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008"/>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29"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29"/>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0" w:name="_Toc60911862"/>
      <w:r>
        <w:lastRenderedPageBreak/>
        <w:t>Mengubah Password</w:t>
      </w:r>
      <w:bookmarkEnd w:id="130"/>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008"/>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1"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1"/>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008"/>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2"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2"/>
    </w:p>
    <w:p w14:paraId="4256C55B" w14:textId="485F6F53" w:rsidR="00C32FCD" w:rsidRDefault="00C32FCD" w:rsidP="00C32FCD">
      <w:pPr>
        <w:ind w:firstLine="851"/>
      </w:pPr>
      <w:r>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3" w:name="_Toc60911863"/>
      <w:r>
        <w:t>Hasil</w:t>
      </w:r>
      <w:bookmarkEnd w:id="133"/>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008"/>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4"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4"/>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lastRenderedPageBreak/>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008"/>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5"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5"/>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008"/>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6"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6"/>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008"/>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7"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37"/>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8" w:name="_Toc60911864"/>
      <w:r>
        <w:lastRenderedPageBreak/>
        <w:t xml:space="preserve">BAB </w:t>
      </w:r>
      <w:r w:rsidR="00F74353">
        <w:rPr>
          <w:lang w:val="id-ID"/>
        </w:rPr>
        <w:t>VI</w:t>
      </w:r>
      <w:r>
        <w:br/>
        <w:t>KESIMPULAN DAN SARAN</w:t>
      </w:r>
      <w:bookmarkEnd w:id="138"/>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39" w:name="_Toc60911865"/>
      <w:r>
        <w:rPr>
          <w:rFonts w:eastAsia="Times New Roman" w:cs="Times New Roman"/>
          <w:szCs w:val="24"/>
        </w:rPr>
        <w:t>Kesimpulan</w:t>
      </w:r>
      <w:bookmarkEnd w:id="139"/>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lain lain. Karena field-field yang terdapat dalam form sangat banyak dan disimpan dalam bentuk kertas fisik akan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cara membuat elektronik baik berbasis web maupun mobil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0" w:name="_Toc60911866"/>
      <w:r>
        <w:rPr>
          <w:rFonts w:eastAsia="Times New Roman" w:cs="Times New Roman"/>
          <w:szCs w:val="24"/>
        </w:rPr>
        <w:t>Saran</w:t>
      </w:r>
      <w:bookmarkEnd w:id="140"/>
    </w:p>
    <w:p w14:paraId="2C9FA92B" w14:textId="4C7C41DA" w:rsidR="00D3587D" w:rsidRDefault="00D3587D" w:rsidP="00D3587D">
      <w:pPr>
        <w:ind w:firstLine="851"/>
      </w:pPr>
      <w:r>
        <w:t xml:space="preserve">Berdasarkan pengalaman melakukan penelitian di lapangan mengenai pengembangan sistem informasi di lingkungan Pemerintah Kabupaten Gianyar. Pihak yang terlibat dalam pengembangan sistem dan menjadi entitas dalam sistem sebaiknya mengkomunikasikan kendala yang dialamai dan solusi yang diinginkan karena proses pengembangan sistem informasi tidak akan efektif jika ditengah jalan terjadi perubahan proses bisnis yang mengharuskan </w:t>
      </w:r>
      <w:r w:rsidR="00D32208">
        <w:t>mengubah sebagian besar codebase yang sudah selesai dikerjakan.</w:t>
      </w:r>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1" w:name="_Toc60911867"/>
      <w:r>
        <w:lastRenderedPageBreak/>
        <w:t>DAFTAR PUSTAKA</w:t>
      </w:r>
      <w:bookmarkEnd w:id="141"/>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2" w:name="_Toc60666353"/>
      <w:bookmarkStart w:id="143" w:name="_Toc60911868"/>
      <w:r w:rsidRPr="00756303">
        <w:lastRenderedPageBreak/>
        <w:t>JADWAL PELAKSANAAN MAGANG INDUSTRI TI</w:t>
      </w:r>
      <w:bookmarkEnd w:id="142"/>
      <w:bookmarkEnd w:id="143"/>
    </w:p>
    <w:p w14:paraId="16939C9C" w14:textId="25F7C33D" w:rsidR="00742389" w:rsidRDefault="00742389" w:rsidP="00742389"/>
    <w:p w14:paraId="2D09CCE9" w14:textId="6C06C0A3" w:rsidR="00742389" w:rsidRDefault="00742389" w:rsidP="00742389"/>
    <w:tbl>
      <w:tblPr>
        <w:tblStyle w:val="TableGrid"/>
        <w:tblW w:w="0" w:type="auto"/>
        <w:tblLook w:val="04A0" w:firstRow="1" w:lastRow="0" w:firstColumn="1" w:lastColumn="0" w:noHBand="0" w:noVBand="1"/>
      </w:tblPr>
      <w:tblGrid>
        <w:gridCol w:w="8008"/>
      </w:tblGrid>
      <w:tr w:rsidR="00CC1F94" w14:paraId="5116CFE1" w14:textId="77777777" w:rsidTr="00CC1F94">
        <w:tc>
          <w:tcPr>
            <w:tcW w:w="8234" w:type="dxa"/>
          </w:tcPr>
          <w:p w14:paraId="53251801" w14:textId="58604726" w:rsidR="00CC1F94" w:rsidRDefault="00CC1F94" w:rsidP="00CC1F94">
            <w:pPr>
              <w:spacing w:before="100"/>
            </w:pPr>
            <w:r>
              <w:rPr>
                <w:noProof/>
              </w:rPr>
              <w:drawing>
                <wp:inline distT="0" distB="0" distL="0" distR="0" wp14:anchorId="009674C5" wp14:editId="20A2D1D7">
                  <wp:extent cx="5091430" cy="1135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png"/>
                          <pic:cNvPicPr/>
                        </pic:nvPicPr>
                        <pic:blipFill>
                          <a:blip r:embed="rId30">
                            <a:extLst>
                              <a:ext uri="{28A0092B-C50C-407E-A947-70E740481C1C}">
                                <a14:useLocalDpi xmlns:a14="http://schemas.microsoft.com/office/drawing/2010/main" val="0"/>
                              </a:ext>
                            </a:extLst>
                          </a:blip>
                          <a:stretch>
                            <a:fillRect/>
                          </a:stretch>
                        </pic:blipFill>
                        <pic:spPr>
                          <a:xfrm>
                            <a:off x="0" y="0"/>
                            <a:ext cx="5091430" cy="1135380"/>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B7E98E3" w:rsidR="00742389" w:rsidRDefault="00742389" w:rsidP="00742389">
      <w:pPr>
        <w:pStyle w:val="Heading1"/>
      </w:pPr>
      <w:bookmarkStart w:id="144" w:name="_Toc60666354"/>
      <w:bookmarkStart w:id="145" w:name="_Toc60911869"/>
      <w:r w:rsidRPr="00756303">
        <w:lastRenderedPageBreak/>
        <w:t>LAMPIRAN</w:t>
      </w:r>
      <w:bookmarkEnd w:id="144"/>
      <w:bookmarkEnd w:id="145"/>
    </w:p>
    <w:p w14:paraId="42BC3A0B" w14:textId="77777777" w:rsidR="00A82583" w:rsidRPr="00A82583" w:rsidRDefault="00A82583" w:rsidP="00A82583"/>
    <w:p w14:paraId="1C039215" w14:textId="5BE70FDA" w:rsidR="00A82583" w:rsidRDefault="00A82583" w:rsidP="00742389">
      <w:pPr>
        <w:rPr>
          <w:rFonts w:cs="Times New Roman"/>
          <w:szCs w:val="24"/>
        </w:rPr>
      </w:pPr>
    </w:p>
    <w:p w14:paraId="0E17B668" w14:textId="6C30BAB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606096D7" w:rsidR="00742389" w:rsidRDefault="00742389" w:rsidP="00742389">
      <w:pPr>
        <w:rPr>
          <w:rFonts w:cs="Times New Roman"/>
          <w:szCs w:val="24"/>
        </w:rPr>
      </w:pPr>
      <w:r w:rsidRPr="00756303">
        <w:rPr>
          <w:rFonts w:cs="Times New Roman"/>
          <w:szCs w:val="24"/>
        </w:rPr>
        <w:t>FORMULIS PENILAIAN PEMBIMBING INTERNAL (lampiran 4)</w:t>
      </w:r>
    </w:p>
    <w:p w14:paraId="7A8C1C1A" w14:textId="77777777" w:rsidR="00A82583" w:rsidRDefault="00A82583" w:rsidP="00A82583">
      <w:pPr>
        <w:rPr>
          <w:rFonts w:cs="Times New Roman"/>
          <w:szCs w:val="24"/>
        </w:rPr>
        <w:sectPr w:rsidR="00A82583" w:rsidSect="00556435">
          <w:pgSz w:w="11906" w:h="16838" w:code="9"/>
          <w:pgMar w:top="1872" w:right="1872" w:bottom="1872" w:left="2016" w:header="567" w:footer="567" w:gutter="0"/>
          <w:cols w:space="720"/>
          <w:titlePg/>
          <w:docGrid w:linePitch="360"/>
        </w:sectPr>
      </w:pPr>
    </w:p>
    <w:p w14:paraId="623BD161" w14:textId="50D0EFCB" w:rsidR="00A82583" w:rsidRDefault="00A82583" w:rsidP="00A82583">
      <w:pPr>
        <w:rPr>
          <w:rFonts w:cs="Times New Roman"/>
          <w:szCs w:val="24"/>
        </w:rPr>
      </w:pPr>
      <w:r>
        <w:rPr>
          <w:rFonts w:cs="Times New Roman"/>
          <w:szCs w:val="24"/>
        </w:rPr>
        <w:lastRenderedPageBreak/>
        <w:t>DOKUMENTASI (</w:t>
      </w:r>
      <w:r>
        <w:rPr>
          <w:rFonts w:cs="Times New Roman"/>
          <w:szCs w:val="24"/>
        </w:rPr>
        <w:t>lampiran 5</w:t>
      </w:r>
      <w:r>
        <w:rPr>
          <w:rFonts w:cs="Times New Roman"/>
          <w:szCs w:val="24"/>
        </w:rPr>
        <w:t>)</w:t>
      </w:r>
    </w:p>
    <w:p w14:paraId="2BDC56F9" w14:textId="77777777" w:rsidR="00A82583" w:rsidRDefault="00A82583" w:rsidP="00A82583">
      <w:pPr>
        <w:rPr>
          <w:rFonts w:cs="Times New Roman"/>
          <w:szCs w:val="24"/>
        </w:rPr>
      </w:pPr>
    </w:p>
    <w:tbl>
      <w:tblPr>
        <w:tblStyle w:val="TableGrid"/>
        <w:tblW w:w="0" w:type="auto"/>
        <w:tblLook w:val="04A0" w:firstRow="1" w:lastRow="0" w:firstColumn="1" w:lastColumn="0" w:noHBand="0" w:noVBand="1"/>
      </w:tblPr>
      <w:tblGrid>
        <w:gridCol w:w="8008"/>
      </w:tblGrid>
      <w:tr w:rsidR="00A82583" w14:paraId="31283E85" w14:textId="77777777" w:rsidTr="001171A5">
        <w:tc>
          <w:tcPr>
            <w:tcW w:w="8234" w:type="dxa"/>
          </w:tcPr>
          <w:p w14:paraId="3F01550A" w14:textId="77777777" w:rsidR="00A82583" w:rsidRDefault="00A82583" w:rsidP="001171A5">
            <w:pPr>
              <w:spacing w:before="120"/>
              <w:jc w:val="center"/>
              <w:rPr>
                <w:rFonts w:cs="Times New Roman"/>
                <w:szCs w:val="24"/>
              </w:rPr>
            </w:pPr>
            <w:r>
              <w:rPr>
                <w:rFonts w:cs="Times New Roman"/>
                <w:noProof/>
                <w:szCs w:val="24"/>
              </w:rPr>
              <w:drawing>
                <wp:inline distT="0" distB="0" distL="0" distR="0" wp14:anchorId="15A179DE" wp14:editId="2BDE8976">
                  <wp:extent cx="2304000" cy="2232000"/>
                  <wp:effectExtent l="0" t="0" r="1270" b="0"/>
                  <wp:docPr id="18" name="Picture 18" descr="C:\Users\sarah\AppData\Local\Microsoft\Windows\INetCache\Content.Word\photo_2021-01-07_20-26-4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sarah\AppData\Local\Microsoft\Windows\INetCache\Content.Word\photo_2021-01-07_20-26-49.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27388"/>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45B7A18C" wp14:editId="0F694279">
                  <wp:extent cx="2304000" cy="2232000"/>
                  <wp:effectExtent l="0" t="0" r="1270" b="0"/>
                  <wp:docPr id="20" name="Picture 20" descr="C:\Users\sarah\AppData\Local\Microsoft\Windows\INetCache\Content.Word\photo_2021-01-07_20-26-2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sarah\AppData\Local\Microsoft\Windows\INetCache\Content.Word\photo_2021-01-07_20-26-29.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981" t="35955" r="4682" b="730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6BE27B74" wp14:editId="77BF6B1F">
                  <wp:extent cx="2304000" cy="2232000"/>
                  <wp:effectExtent l="0" t="0" r="1270" b="0"/>
                  <wp:docPr id="22" name="Picture 22" descr="C:\Users\sarah\AppData\Local\Microsoft\Windows\INetCache\Content.Word\photo_2021-01-07_20-26-2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sarah\AppData\Local\Microsoft\Windows\INetCache\Content.Word\photo_2021-01-07_20-26-21.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254" t="30687" r="2902"/>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23828F0D" wp14:editId="5DED75D2">
                  <wp:extent cx="2304000" cy="2232000"/>
                  <wp:effectExtent l="0" t="0" r="1270" b="0"/>
                  <wp:docPr id="23" name="Picture 23" descr="C:\Users\sarah\AppData\Local\Microsoft\Windows\INetCache\Content.Word\photo_2021-01-07_20-26-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sarah\AppData\Local\Microsoft\Windows\INetCache\Content.Word\photo_2021-01-07_20-26-44.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208" t="19427" b="329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33EA5" w14:textId="77777777" w:rsidR="00A82583" w:rsidRDefault="00A82583" w:rsidP="00A82583">
      <w:pPr>
        <w:jc w:val="center"/>
        <w:rPr>
          <w:rFonts w:cs="Times New Roman"/>
          <w:szCs w:val="24"/>
        </w:rPr>
      </w:pPr>
      <w:r>
        <w:rPr>
          <w:rFonts w:cs="Times New Roman"/>
          <w:szCs w:val="24"/>
        </w:rPr>
        <w:t>Foto Aktivitas Magang Industri di Dinas KOMINFO Kabupaten Gianyar</w:t>
      </w:r>
    </w:p>
    <w:tbl>
      <w:tblPr>
        <w:tblStyle w:val="TableGrid"/>
        <w:tblW w:w="0" w:type="auto"/>
        <w:tblLook w:val="04A0" w:firstRow="1" w:lastRow="0" w:firstColumn="1" w:lastColumn="0" w:noHBand="0" w:noVBand="1"/>
      </w:tblPr>
      <w:tblGrid>
        <w:gridCol w:w="8008"/>
      </w:tblGrid>
      <w:tr w:rsidR="00A82583" w14:paraId="4978D2FD" w14:textId="77777777" w:rsidTr="001171A5">
        <w:tc>
          <w:tcPr>
            <w:tcW w:w="8234" w:type="dxa"/>
          </w:tcPr>
          <w:p w14:paraId="61B720F9" w14:textId="77777777" w:rsidR="00A82583" w:rsidRDefault="00A82583" w:rsidP="001171A5">
            <w:pPr>
              <w:spacing w:before="120"/>
              <w:jc w:val="center"/>
              <w:rPr>
                <w:rFonts w:cs="Times New Roman"/>
                <w:szCs w:val="24"/>
              </w:rPr>
            </w:pPr>
            <w:r>
              <w:rPr>
                <w:rFonts w:cs="Times New Roman"/>
                <w:noProof/>
                <w:szCs w:val="24"/>
              </w:rPr>
              <w:drawing>
                <wp:inline distT="0" distB="0" distL="0" distR="0" wp14:anchorId="12456985" wp14:editId="53B9EA4E">
                  <wp:extent cx="3638550" cy="2524390"/>
                  <wp:effectExtent l="0" t="0" r="0" b="9525"/>
                  <wp:docPr id="21" name="Picture 21" descr="C:\Users\sarah\AppData\Local\Microsoft\Windows\INetCache\Content.Word\photo_2021-01-07_20-2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rah\AppData\Local\Microsoft\Windows\INetCache\Content.Word\photo_2021-01-07_20-26-41.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8802" t="5500" r="3746" b="13500"/>
                          <a:stretch/>
                        </pic:blipFill>
                        <pic:spPr bwMode="auto">
                          <a:xfrm>
                            <a:off x="0" y="0"/>
                            <a:ext cx="3664565" cy="25424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169C3" w14:textId="0362739C" w:rsidR="007522D0" w:rsidRPr="007522D0" w:rsidRDefault="00A82583" w:rsidP="00A82583">
      <w:pPr>
        <w:jc w:val="center"/>
      </w:pPr>
      <w:r>
        <w:rPr>
          <w:rFonts w:cs="Times New Roman"/>
          <w:szCs w:val="24"/>
        </w:rPr>
        <w:lastRenderedPageBreak/>
        <w:t>Foto Bersama Pegawai Dinas KOMINFO Kabupaten Gianyar</w:t>
      </w:r>
      <w:bookmarkStart w:id="146" w:name="_GoBack"/>
      <w:bookmarkEnd w:id="146"/>
    </w:p>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3F8EE3" w14:textId="77777777" w:rsidR="00C97413" w:rsidRDefault="00C97413" w:rsidP="00465ACC">
      <w:pPr>
        <w:spacing w:line="240" w:lineRule="auto"/>
      </w:pPr>
      <w:r>
        <w:separator/>
      </w:r>
    </w:p>
  </w:endnote>
  <w:endnote w:type="continuationSeparator" w:id="0">
    <w:p w14:paraId="412B4AD9" w14:textId="77777777" w:rsidR="00C97413" w:rsidRDefault="00C97413"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charset w:val="00"/>
    <w:family w:val="swiss"/>
    <w:pitch w:val="variable"/>
    <w:sig w:usb0="E4838EFF" w:usb1="4200FDFF" w:usb2="000030A0" w:usb3="00000000" w:csb0="000001B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332134"/>
      <w:docPartObj>
        <w:docPartGallery w:val="Page Numbers (Bottom of Page)"/>
        <w:docPartUnique/>
      </w:docPartObj>
    </w:sdtPr>
    <w:sdtEndPr>
      <w:rPr>
        <w:noProof/>
      </w:rPr>
    </w:sdtEndPr>
    <w:sdtContent>
      <w:p w14:paraId="248CAE07" w14:textId="3416F08C" w:rsidR="00EB3F7A" w:rsidRDefault="00EB3F7A">
        <w:pPr>
          <w:pStyle w:val="Footer"/>
          <w:jc w:val="center"/>
        </w:pPr>
        <w:r>
          <w:fldChar w:fldCharType="begin"/>
        </w:r>
        <w:r>
          <w:instrText xml:space="preserve"> PAGE   \* MERGEFORMAT </w:instrText>
        </w:r>
        <w:r>
          <w:fldChar w:fldCharType="separate"/>
        </w:r>
        <w:r w:rsidR="002F5D4D">
          <w:rPr>
            <w:noProof/>
          </w:rPr>
          <w:t>ix</w:t>
        </w:r>
        <w:r>
          <w:rPr>
            <w:noProof/>
          </w:rPr>
          <w:fldChar w:fldCharType="end"/>
        </w:r>
      </w:p>
    </w:sdtContent>
  </w:sdt>
  <w:p w14:paraId="401F0FF1" w14:textId="77777777" w:rsidR="00EB3F7A" w:rsidRDefault="00EB3F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6494425"/>
      <w:docPartObj>
        <w:docPartGallery w:val="Page Numbers (Bottom of Page)"/>
        <w:docPartUnique/>
      </w:docPartObj>
    </w:sdtPr>
    <w:sdtEndPr>
      <w:rPr>
        <w:noProof/>
      </w:rPr>
    </w:sdtEndPr>
    <w:sdtContent>
      <w:p w14:paraId="6E865B11" w14:textId="200B21DF" w:rsidR="00EB3F7A" w:rsidRDefault="00EB3F7A">
        <w:pPr>
          <w:pStyle w:val="Footer"/>
          <w:jc w:val="center"/>
        </w:pPr>
        <w:r>
          <w:fldChar w:fldCharType="begin"/>
        </w:r>
        <w:r>
          <w:instrText xml:space="preserve"> PAGE   \* MERGEFORMAT </w:instrText>
        </w:r>
        <w:r>
          <w:fldChar w:fldCharType="separate"/>
        </w:r>
        <w:r w:rsidR="002F5D4D">
          <w:rPr>
            <w:noProof/>
          </w:rPr>
          <w:t>67</w:t>
        </w:r>
        <w:r>
          <w:rPr>
            <w:noProof/>
          </w:rPr>
          <w:fldChar w:fldCharType="end"/>
        </w:r>
      </w:p>
    </w:sdtContent>
  </w:sdt>
  <w:p w14:paraId="1AECC694" w14:textId="77777777" w:rsidR="00EB3F7A" w:rsidRDefault="00EB3F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CE9D6" w14:textId="77777777" w:rsidR="00EB3F7A" w:rsidRDefault="00EB3F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2E8853" w14:textId="77777777" w:rsidR="00C97413" w:rsidRDefault="00C97413" w:rsidP="00465ACC">
      <w:pPr>
        <w:spacing w:line="240" w:lineRule="auto"/>
      </w:pPr>
      <w:r>
        <w:separator/>
      </w:r>
    </w:p>
  </w:footnote>
  <w:footnote w:type="continuationSeparator" w:id="0">
    <w:p w14:paraId="10AD6900" w14:textId="77777777" w:rsidR="00C97413" w:rsidRDefault="00C97413" w:rsidP="00465A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D0C83" w14:textId="442A52E1" w:rsidR="00EB3F7A" w:rsidRDefault="00EB3F7A">
    <w:pPr>
      <w:pStyle w:val="Header"/>
      <w:jc w:val="right"/>
    </w:pPr>
  </w:p>
  <w:p w14:paraId="5323FC96" w14:textId="77777777" w:rsidR="00EB3F7A" w:rsidRDefault="00EB3F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295258"/>
      <w:docPartObj>
        <w:docPartGallery w:val="Page Numbers (Top of Page)"/>
        <w:docPartUnique/>
      </w:docPartObj>
    </w:sdtPr>
    <w:sdtEndPr>
      <w:rPr>
        <w:noProof/>
      </w:rPr>
    </w:sdtEndPr>
    <w:sdtContent>
      <w:p w14:paraId="697AF019" w14:textId="6A1B2FC7" w:rsidR="00EB3F7A" w:rsidRDefault="00EB3F7A">
        <w:pPr>
          <w:pStyle w:val="Header"/>
          <w:jc w:val="right"/>
        </w:pPr>
        <w:r>
          <w:fldChar w:fldCharType="begin"/>
        </w:r>
        <w:r>
          <w:instrText xml:space="preserve"> PAGE   \* MERGEFORMAT </w:instrText>
        </w:r>
        <w:r>
          <w:fldChar w:fldCharType="separate"/>
        </w:r>
        <w:r w:rsidR="002F5D4D">
          <w:rPr>
            <w:noProof/>
          </w:rPr>
          <w:t>63</w:t>
        </w:r>
        <w:r>
          <w:rPr>
            <w:noProof/>
          </w:rPr>
          <w:fldChar w:fldCharType="end"/>
        </w:r>
      </w:p>
    </w:sdtContent>
  </w:sdt>
  <w:p w14:paraId="2C59D330" w14:textId="77777777" w:rsidR="00EB3F7A" w:rsidRDefault="00EB3F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15:restartNumberingAfterBreak="0">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7" w15:restartNumberingAfterBreak="0">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0"/>
  </w:num>
  <w:num w:numId="3">
    <w:abstractNumId w:val="3"/>
  </w:num>
  <w:num w:numId="4">
    <w:abstractNumId w:val="2"/>
  </w:num>
  <w:num w:numId="5">
    <w:abstractNumId w:val="1"/>
  </w:num>
  <w:num w:numId="6">
    <w:abstractNumId w:val="22"/>
  </w:num>
  <w:num w:numId="7">
    <w:abstractNumId w:val="8"/>
  </w:num>
  <w:num w:numId="8">
    <w:abstractNumId w:val="26"/>
  </w:num>
  <w:num w:numId="9">
    <w:abstractNumId w:val="19"/>
  </w:num>
  <w:num w:numId="10">
    <w:abstractNumId w:val="20"/>
  </w:num>
  <w:num w:numId="11">
    <w:abstractNumId w:val="21"/>
  </w:num>
  <w:num w:numId="12">
    <w:abstractNumId w:val="11"/>
  </w:num>
  <w:num w:numId="13">
    <w:abstractNumId w:val="31"/>
  </w:num>
  <w:num w:numId="14">
    <w:abstractNumId w:val="18"/>
  </w:num>
  <w:num w:numId="15">
    <w:abstractNumId w:val="23"/>
  </w:num>
  <w:num w:numId="16">
    <w:abstractNumId w:val="15"/>
  </w:num>
  <w:num w:numId="17">
    <w:abstractNumId w:val="5"/>
  </w:num>
  <w:num w:numId="18">
    <w:abstractNumId w:val="25"/>
  </w:num>
  <w:num w:numId="19">
    <w:abstractNumId w:val="32"/>
  </w:num>
  <w:num w:numId="20">
    <w:abstractNumId w:val="24"/>
  </w:num>
  <w:num w:numId="21">
    <w:abstractNumId w:val="16"/>
  </w:num>
  <w:num w:numId="22">
    <w:abstractNumId w:val="29"/>
  </w:num>
  <w:num w:numId="23">
    <w:abstractNumId w:val="35"/>
  </w:num>
  <w:num w:numId="24">
    <w:abstractNumId w:val="13"/>
  </w:num>
  <w:num w:numId="25">
    <w:abstractNumId w:val="17"/>
  </w:num>
  <w:num w:numId="26">
    <w:abstractNumId w:val="33"/>
  </w:num>
  <w:num w:numId="27">
    <w:abstractNumId w:val="27"/>
  </w:num>
  <w:num w:numId="28">
    <w:abstractNumId w:val="12"/>
  </w:num>
  <w:num w:numId="29">
    <w:abstractNumId w:val="7"/>
  </w:num>
  <w:num w:numId="30">
    <w:abstractNumId w:val="10"/>
  </w:num>
  <w:num w:numId="31">
    <w:abstractNumId w:val="28"/>
  </w:num>
  <w:num w:numId="32">
    <w:abstractNumId w:val="9"/>
  </w:num>
  <w:num w:numId="33">
    <w:abstractNumId w:val="14"/>
  </w:num>
  <w:num w:numId="34">
    <w:abstractNumId w:val="36"/>
  </w:num>
  <w:num w:numId="35">
    <w:abstractNumId w:val="6"/>
  </w:num>
  <w:num w:numId="36">
    <w:abstractNumId w:val="4"/>
  </w:num>
  <w:num w:numId="37">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1D4"/>
    <w:rsid w:val="00007CAC"/>
    <w:rsid w:val="000114BB"/>
    <w:rsid w:val="00013772"/>
    <w:rsid w:val="0001407B"/>
    <w:rsid w:val="00032CE5"/>
    <w:rsid w:val="00037785"/>
    <w:rsid w:val="0004060C"/>
    <w:rsid w:val="00042D4A"/>
    <w:rsid w:val="00055399"/>
    <w:rsid w:val="00061BB7"/>
    <w:rsid w:val="000673FE"/>
    <w:rsid w:val="000746C8"/>
    <w:rsid w:val="00075F8F"/>
    <w:rsid w:val="00076D07"/>
    <w:rsid w:val="00083C2C"/>
    <w:rsid w:val="00093F55"/>
    <w:rsid w:val="000A3555"/>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2F5D4D"/>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6B2"/>
    <w:rsid w:val="0040461A"/>
    <w:rsid w:val="004159A0"/>
    <w:rsid w:val="00421556"/>
    <w:rsid w:val="00426F47"/>
    <w:rsid w:val="00430AD3"/>
    <w:rsid w:val="00431874"/>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97BE0"/>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0877"/>
    <w:rsid w:val="009372B1"/>
    <w:rsid w:val="009463E2"/>
    <w:rsid w:val="0097438F"/>
    <w:rsid w:val="00975C07"/>
    <w:rsid w:val="009A01FF"/>
    <w:rsid w:val="009A0DD5"/>
    <w:rsid w:val="009B5B8E"/>
    <w:rsid w:val="009C3DEC"/>
    <w:rsid w:val="009C4F01"/>
    <w:rsid w:val="009C6FBF"/>
    <w:rsid w:val="009D08AB"/>
    <w:rsid w:val="009F45C6"/>
    <w:rsid w:val="00A03CFE"/>
    <w:rsid w:val="00A0746C"/>
    <w:rsid w:val="00A16427"/>
    <w:rsid w:val="00A2551E"/>
    <w:rsid w:val="00A52C4C"/>
    <w:rsid w:val="00A62677"/>
    <w:rsid w:val="00A653E2"/>
    <w:rsid w:val="00A67420"/>
    <w:rsid w:val="00A71333"/>
    <w:rsid w:val="00A8258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A5AA1"/>
    <w:rsid w:val="00BB113A"/>
    <w:rsid w:val="00BE0479"/>
    <w:rsid w:val="00BE07CD"/>
    <w:rsid w:val="00BE4EB5"/>
    <w:rsid w:val="00BF29D4"/>
    <w:rsid w:val="00C21D9C"/>
    <w:rsid w:val="00C3057B"/>
    <w:rsid w:val="00C32FCD"/>
    <w:rsid w:val="00C41541"/>
    <w:rsid w:val="00C54449"/>
    <w:rsid w:val="00C56F2E"/>
    <w:rsid w:val="00C97413"/>
    <w:rsid w:val="00CA1306"/>
    <w:rsid w:val="00CC1F94"/>
    <w:rsid w:val="00CC5778"/>
    <w:rsid w:val="00CD4BBA"/>
    <w:rsid w:val="00CE0B85"/>
    <w:rsid w:val="00CE6E82"/>
    <w:rsid w:val="00CF1E47"/>
    <w:rsid w:val="00CF4BF7"/>
    <w:rsid w:val="00D00BE5"/>
    <w:rsid w:val="00D25F39"/>
    <w:rsid w:val="00D27BAD"/>
    <w:rsid w:val="00D32208"/>
    <w:rsid w:val="00D3587D"/>
    <w:rsid w:val="00D55136"/>
    <w:rsid w:val="00D6202D"/>
    <w:rsid w:val="00D84755"/>
    <w:rsid w:val="00D91C96"/>
    <w:rsid w:val="00D92405"/>
    <w:rsid w:val="00D93194"/>
    <w:rsid w:val="00D93971"/>
    <w:rsid w:val="00D93CA2"/>
    <w:rsid w:val="00DA14EC"/>
    <w:rsid w:val="00DC089E"/>
    <w:rsid w:val="00DC0C3E"/>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15:docId w15:val="{001DE3E4-4662-4689-BABD-4053058A4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5D2590F3-D94E-4BF1-B1A0-D5B30AD1A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14074</Words>
  <Characters>80227</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saraholiviameily98@gmail.com</cp:lastModifiedBy>
  <cp:revision>2</cp:revision>
  <dcterms:created xsi:type="dcterms:W3CDTF">2021-01-07T12:39:00Z</dcterms:created>
  <dcterms:modified xsi:type="dcterms:W3CDTF">2021-01-0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